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355E7409" w:rsidR="00E81978" w:rsidRDefault="002E5ACE">
      <w:pPr>
        <w:pStyle w:val="Title"/>
      </w:pPr>
      <w:r>
        <w:t>Assignment</w:t>
      </w:r>
    </w:p>
    <w:p w14:paraId="204F5273" w14:textId="38384BC1" w:rsidR="00B823AA" w:rsidRDefault="000B50A6" w:rsidP="00B823AA">
      <w:pPr>
        <w:pStyle w:val="Title2"/>
      </w:pPr>
      <w:r>
        <w:t>[Author’s name]</w:t>
      </w:r>
    </w:p>
    <w:p w14:paraId="62BF0E3E" w14:textId="2BDBBFFE" w:rsidR="00105EB8" w:rsidRDefault="00105EB8" w:rsidP="00B823AA">
      <w:pPr>
        <w:pStyle w:val="Title2"/>
      </w:pPr>
      <w:r>
        <w:t>[Institute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6365C183" w:rsidR="00E81978" w:rsidRDefault="002E5ACE" w:rsidP="00B823AA">
      <w:pPr>
        <w:pStyle w:val="Title2"/>
      </w:pPr>
      <w:r>
        <w:lastRenderedPageBreak/>
        <w:t>Assignment</w:t>
      </w:r>
    </w:p>
    <w:p w14:paraId="51BDA7DD" w14:textId="2780BBC8" w:rsidR="001823DC" w:rsidRDefault="001823DC" w:rsidP="001823DC">
      <w:pPr>
        <w:pStyle w:val="Title2"/>
        <w:jc w:val="left"/>
      </w:pPr>
      <w:r>
        <w:tab/>
      </w:r>
      <w:r w:rsidR="007C4113">
        <w:t xml:space="preserve">Milton Friedman presented the theory on social responsibility that is based on the argument that the only standard of social responsibility is to </w:t>
      </w:r>
      <w:r w:rsidR="00EE6353">
        <w:t xml:space="preserve">maximize the profitability level. It is established that all the different resources and activities should be utilized to obtain better forms of business growth. </w:t>
      </w:r>
      <w:r w:rsidR="00A53F38">
        <w:t xml:space="preserve">The major supporting argument in this context is that </w:t>
      </w:r>
      <w:r w:rsidR="00F15186">
        <w:t xml:space="preserve">the </w:t>
      </w:r>
      <w:r w:rsidR="00C047DF">
        <w:t xml:space="preserve">expansion of business profitability is </w:t>
      </w:r>
      <w:r w:rsidR="00F15186">
        <w:t xml:space="preserve">a </w:t>
      </w:r>
      <w:r w:rsidR="00C047DF">
        <w:t xml:space="preserve">necessary condition to develop </w:t>
      </w:r>
      <w:r w:rsidR="00F15186">
        <w:t xml:space="preserve">a </w:t>
      </w:r>
      <w:r w:rsidR="00C047DF">
        <w:t>favorable working environment for the invest</w:t>
      </w:r>
      <w:r w:rsidR="00495A83">
        <w:t>ment</w:t>
      </w:r>
      <w:r w:rsidR="00AA1FD3">
        <w:t xml:space="preserve"> </w:t>
      </w:r>
      <w:r w:rsidR="00AA1FD3">
        <w:fldChar w:fldCharType="begin"/>
      </w:r>
      <w:r w:rsidR="00AA1FD3">
        <w:instrText xml:space="preserve"> ADDIN ZOTERO_ITEM CSL_CITATION {"citationID":"x1r6CW2F","properties":{"formattedCitation":"(Fox, 2012)","plainCitation":"(Fox, 2012)","noteIndex":0},"citationItems":[{"id":1766,"uris":["http://zotero.org/users/local/7Hi3kAOD/items/TIQBNANZ"],"uri":["http://zotero.org/users/local/7Hi3kAOD/items/TIQBNANZ"],"itemData":{"id":1766,"type":"article-journal","container-title":"Harvard Business Review","title":"The social responsibility of business is to increase… What exactly","volume":"18","author":[{"family":"Fox","given":"Justin"}],"issued":{"date-parts":[["2012"]]}}}],"schema":"https://github.com/citation-style-language/schema/raw/master/csl-citation.json"} </w:instrText>
      </w:r>
      <w:r w:rsidR="00AA1FD3">
        <w:fldChar w:fldCharType="separate"/>
      </w:r>
      <w:r w:rsidR="00AA1FD3" w:rsidRPr="00AA1FD3">
        <w:rPr>
          <w:rFonts w:ascii="Times New Roman" w:hAnsi="Times New Roman" w:cs="Times New Roman"/>
        </w:rPr>
        <w:t>(Fox, 2012)</w:t>
      </w:r>
      <w:r w:rsidR="00AA1FD3">
        <w:fldChar w:fldCharType="end"/>
      </w:r>
      <w:r w:rsidR="00495A83">
        <w:t xml:space="preserve">. </w:t>
      </w:r>
      <w:r w:rsidR="001B7A41">
        <w:t xml:space="preserve">The development of </w:t>
      </w:r>
      <w:r w:rsidR="00F15186">
        <w:t xml:space="preserve">a </w:t>
      </w:r>
      <w:r w:rsidR="001B7A41">
        <w:t xml:space="preserve">conducive business approach is possible to consider the idea of social responsibility for the sake of </w:t>
      </w:r>
      <w:r w:rsidR="00DE76A6">
        <w:t xml:space="preserve">profit </w:t>
      </w:r>
      <w:r w:rsidR="006A1F02">
        <w:t>enlargement</w:t>
      </w:r>
      <w:r w:rsidR="00DE76A6">
        <w:t>.</w:t>
      </w:r>
      <w:r w:rsidR="006A1F02">
        <w:t xml:space="preserve"> </w:t>
      </w:r>
    </w:p>
    <w:p w14:paraId="2076D9D7" w14:textId="0DE2C488" w:rsidR="00F15186" w:rsidRDefault="00F15186" w:rsidP="001823DC">
      <w:pPr>
        <w:pStyle w:val="Title2"/>
        <w:jc w:val="left"/>
      </w:pPr>
      <w:r>
        <w:tab/>
      </w:r>
      <w:r w:rsidR="00A4396B">
        <w:t xml:space="preserve">The primary support against Friedman’s statement is that the profitable perspective of </w:t>
      </w:r>
      <w:r w:rsidR="00081B84">
        <w:t xml:space="preserve">business </w:t>
      </w:r>
      <w:r w:rsidR="00933770">
        <w:t>comprised o</w:t>
      </w:r>
      <w:r w:rsidR="00A3232B">
        <w:t>f</w:t>
      </w:r>
      <w:r w:rsidR="00933770">
        <w:t xml:space="preserve"> different stakeholders such as suppliers, regulators, clients, workers, and the overall community. The success of the entire form of business can never be adhered </w:t>
      </w:r>
      <w:r w:rsidR="00A3232B">
        <w:t xml:space="preserve">to </w:t>
      </w:r>
      <w:r w:rsidR="00933770">
        <w:t xml:space="preserve">without </w:t>
      </w:r>
      <w:r w:rsidR="0004511E">
        <w:t xml:space="preserve">considering responsibilities towards these shareholders. </w:t>
      </w:r>
      <w:r w:rsidR="00DA6517">
        <w:t xml:space="preserve">The survival of the business can never be imagined without </w:t>
      </w:r>
      <w:r w:rsidR="002878CF">
        <w:t xml:space="preserve">considering the fundamental needs of all the associated </w:t>
      </w:r>
      <w:r w:rsidR="00FC2E89">
        <w:t xml:space="preserve">factors. </w:t>
      </w:r>
      <w:r w:rsidR="0021490F">
        <w:t xml:space="preserve">Maximization of short-term and long-term returns is possible with the active inclusion of </w:t>
      </w:r>
      <w:r w:rsidR="003D4CC1">
        <w:t xml:space="preserve">social responsibility towards different shareholders. </w:t>
      </w:r>
      <w:r w:rsidR="008E217A">
        <w:t xml:space="preserve">It is important for higher management to provide better working conditions to the employees under the domain of social responsibility to successfully achieve business objectives. </w:t>
      </w:r>
      <w:r w:rsidR="009606C1">
        <w:t xml:space="preserve">There </w:t>
      </w:r>
      <w:r w:rsidR="00AE0E31">
        <w:t>are</w:t>
      </w:r>
      <w:r w:rsidR="009606C1">
        <w:t xml:space="preserve"> </w:t>
      </w:r>
      <w:r w:rsidR="00AE0E31">
        <w:t>several</w:t>
      </w:r>
      <w:r w:rsidR="009606C1">
        <w:t xml:space="preserve"> social concerns that eventually influence </w:t>
      </w:r>
      <w:r w:rsidR="00A3232B">
        <w:t xml:space="preserve">the </w:t>
      </w:r>
      <w:r w:rsidR="0029178D">
        <w:t>company’s profit margins</w:t>
      </w:r>
      <w:r w:rsidR="00E3004B">
        <w:t xml:space="preserve"> </w:t>
      </w:r>
      <w:r w:rsidR="00E3004B">
        <w:fldChar w:fldCharType="begin"/>
      </w:r>
      <w:r w:rsidR="00E3004B">
        <w:instrText xml:space="preserve"> ADDIN ZOTERO_ITEM CSL_CITATION {"citationID":"LO7xtbjs","properties":{"formattedCitation":"(Friedman, 2013)","plainCitation":"(Friedman, 2013)","noteIndex":0},"citationItems":[{"id":1767,"uris":["http://zotero.org/users/local/7Hi3kAOD/items/PLR5FHLK"],"uri":["http://zotero.org/users/local/7Hi3kAOD/items/PLR5FHLK"],"itemData":{"id":1767,"type":"article-journal","container-title":"Huffington Post","page":"12","title":"Milton Friedman was wrong about corporate social responsibility","volume":"6","author":[{"family":"Friedman","given":"John"}],"issued":{"date-parts":[["2013"]]}}}],"schema":"https://github.com/citation-style-language/schema/raw/master/csl-citation.json"} </w:instrText>
      </w:r>
      <w:r w:rsidR="00E3004B">
        <w:fldChar w:fldCharType="separate"/>
      </w:r>
      <w:r w:rsidR="00E3004B" w:rsidRPr="00E3004B">
        <w:rPr>
          <w:rFonts w:ascii="Times New Roman" w:hAnsi="Times New Roman" w:cs="Times New Roman"/>
        </w:rPr>
        <w:t>(Friedman, 2013)</w:t>
      </w:r>
      <w:r w:rsidR="00E3004B">
        <w:fldChar w:fldCharType="end"/>
      </w:r>
      <w:r w:rsidR="0029178D">
        <w:t xml:space="preserve">. This specific argument explicitly indicates that </w:t>
      </w:r>
      <w:r w:rsidR="00953333">
        <w:t>the practical idea of corporate social responsibility for the business is more than to enhance</w:t>
      </w:r>
      <w:r w:rsidR="00392AD4">
        <w:t xml:space="preserve"> the</w:t>
      </w:r>
      <w:r w:rsidR="00953333">
        <w:t xml:space="preserve"> profitability </w:t>
      </w:r>
      <w:r w:rsidR="00392AD4">
        <w:t xml:space="preserve">level. </w:t>
      </w:r>
    </w:p>
    <w:p w14:paraId="39F80064" w14:textId="19C69996" w:rsidR="00AF2002" w:rsidRDefault="001E4D8A" w:rsidP="001823DC">
      <w:pPr>
        <w:pStyle w:val="Title2"/>
        <w:jc w:val="left"/>
      </w:pPr>
      <w:r>
        <w:tab/>
      </w:r>
      <w:r w:rsidR="00040170">
        <w:t xml:space="preserve">A comprehensive analysis of </w:t>
      </w:r>
      <w:r w:rsidR="007E27C2">
        <w:t xml:space="preserve">far and against arguments on Friedman’s approach </w:t>
      </w:r>
      <w:r w:rsidR="003C047A">
        <w:t>to</w:t>
      </w:r>
      <w:r w:rsidR="007E27C2">
        <w:t xml:space="preserve"> social responsibility helps me to determine my </w:t>
      </w:r>
      <w:r w:rsidR="00C51F6A">
        <w:t>position</w:t>
      </w:r>
      <w:r w:rsidR="000E4AE9">
        <w:t xml:space="preserve">. </w:t>
      </w:r>
      <w:r w:rsidR="009D7ECB">
        <w:t xml:space="preserve">I am against the statement delivered by Milton Friedman that social responsibility is only connected to profit enhancement. The modern </w:t>
      </w:r>
      <w:r w:rsidR="009D7ECB">
        <w:lastRenderedPageBreak/>
        <w:t>business p</w:t>
      </w:r>
      <w:r w:rsidR="006A5E6D">
        <w:t>erspective</w:t>
      </w:r>
      <w:r w:rsidR="009D7ECB">
        <w:t xml:space="preserve"> </w:t>
      </w:r>
      <w:r w:rsidR="006A5E6D">
        <w:t xml:space="preserve">requires organizations to play their active role to address different social issues. </w:t>
      </w:r>
      <w:r w:rsidR="004D79DD">
        <w:t xml:space="preserve">The involvement of all the </w:t>
      </w:r>
      <w:r w:rsidR="00C73F44">
        <w:t xml:space="preserve">stakeholders is </w:t>
      </w:r>
      <w:r w:rsidR="003C047A">
        <w:t xml:space="preserve">an </w:t>
      </w:r>
      <w:r w:rsidR="00C73F44">
        <w:t xml:space="preserve">essential condition to achieve corporate outcomes effectively. </w:t>
      </w:r>
      <w:bookmarkStart w:id="0" w:name="_GoBack"/>
      <w:bookmarkEnd w:id="0"/>
    </w:p>
    <w:p w14:paraId="72FED9E5" w14:textId="77777777" w:rsidR="00AF2002" w:rsidRDefault="00AF2002">
      <w:r>
        <w:br w:type="page"/>
      </w:r>
    </w:p>
    <w:p w14:paraId="43471A3E" w14:textId="05CAC3DB" w:rsidR="001E4D8A" w:rsidRPr="00AF2002" w:rsidRDefault="00AF2002" w:rsidP="00AF2002">
      <w:pPr>
        <w:pStyle w:val="Title2"/>
        <w:rPr>
          <w:b/>
          <w:bCs/>
        </w:rPr>
      </w:pPr>
      <w:r w:rsidRPr="00AF2002">
        <w:rPr>
          <w:b/>
          <w:bCs/>
        </w:rPr>
        <w:lastRenderedPageBreak/>
        <w:t>References</w:t>
      </w:r>
    </w:p>
    <w:p w14:paraId="2DCEE80C" w14:textId="77777777" w:rsidR="00AF2002" w:rsidRPr="00AF2002" w:rsidRDefault="00AF2002" w:rsidP="00AF200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F2002">
        <w:rPr>
          <w:rFonts w:ascii="Times New Roman" w:hAnsi="Times New Roman" w:cs="Times New Roman"/>
        </w:rPr>
        <w:t xml:space="preserve">Fox, J. (2012). The social responsibility of business is to increase… What exactly. </w:t>
      </w:r>
      <w:r w:rsidRPr="00AF2002">
        <w:rPr>
          <w:rFonts w:ascii="Times New Roman" w:hAnsi="Times New Roman" w:cs="Times New Roman"/>
          <w:i/>
          <w:iCs/>
        </w:rPr>
        <w:t>Harvard Business Review</w:t>
      </w:r>
      <w:r w:rsidRPr="00AF2002">
        <w:rPr>
          <w:rFonts w:ascii="Times New Roman" w:hAnsi="Times New Roman" w:cs="Times New Roman"/>
        </w:rPr>
        <w:t xml:space="preserve">, </w:t>
      </w:r>
      <w:r w:rsidRPr="00AF2002">
        <w:rPr>
          <w:rFonts w:ascii="Times New Roman" w:hAnsi="Times New Roman" w:cs="Times New Roman"/>
          <w:i/>
          <w:iCs/>
        </w:rPr>
        <w:t>18</w:t>
      </w:r>
      <w:r w:rsidRPr="00AF2002">
        <w:rPr>
          <w:rFonts w:ascii="Times New Roman" w:hAnsi="Times New Roman" w:cs="Times New Roman"/>
        </w:rPr>
        <w:t>.</w:t>
      </w:r>
    </w:p>
    <w:p w14:paraId="75A8DEE9" w14:textId="77777777" w:rsidR="00AF2002" w:rsidRPr="00AF2002" w:rsidRDefault="00AF2002" w:rsidP="00AF2002">
      <w:pPr>
        <w:pStyle w:val="Bibliography"/>
        <w:rPr>
          <w:rFonts w:ascii="Times New Roman" w:hAnsi="Times New Roman" w:cs="Times New Roman"/>
        </w:rPr>
      </w:pPr>
      <w:r w:rsidRPr="00AF2002">
        <w:rPr>
          <w:rFonts w:ascii="Times New Roman" w:hAnsi="Times New Roman" w:cs="Times New Roman"/>
        </w:rPr>
        <w:t xml:space="preserve">Friedman, J. (2013). Milton Friedman was wrong about corporate social responsibility. </w:t>
      </w:r>
      <w:r w:rsidRPr="00AF2002">
        <w:rPr>
          <w:rFonts w:ascii="Times New Roman" w:hAnsi="Times New Roman" w:cs="Times New Roman"/>
          <w:i/>
          <w:iCs/>
        </w:rPr>
        <w:t>Huffington Post</w:t>
      </w:r>
      <w:r w:rsidRPr="00AF2002">
        <w:rPr>
          <w:rFonts w:ascii="Times New Roman" w:hAnsi="Times New Roman" w:cs="Times New Roman"/>
        </w:rPr>
        <w:t xml:space="preserve">, </w:t>
      </w:r>
      <w:r w:rsidRPr="00AF2002">
        <w:rPr>
          <w:rFonts w:ascii="Times New Roman" w:hAnsi="Times New Roman" w:cs="Times New Roman"/>
          <w:i/>
          <w:iCs/>
        </w:rPr>
        <w:t>6</w:t>
      </w:r>
      <w:r w:rsidRPr="00AF2002">
        <w:rPr>
          <w:rFonts w:ascii="Times New Roman" w:hAnsi="Times New Roman" w:cs="Times New Roman"/>
        </w:rPr>
        <w:t>, 12.</w:t>
      </w:r>
    </w:p>
    <w:p w14:paraId="4EC84FBF" w14:textId="33D090F9" w:rsidR="00AF2002" w:rsidRDefault="00AF2002" w:rsidP="00AF2002">
      <w:pPr>
        <w:pStyle w:val="Title2"/>
        <w:jc w:val="left"/>
      </w:pPr>
      <w:r>
        <w:fldChar w:fldCharType="end"/>
      </w:r>
    </w:p>
    <w:p w14:paraId="07105180" w14:textId="181357BF" w:rsidR="00DB6675" w:rsidRDefault="00DB6675" w:rsidP="001823DC">
      <w:pPr>
        <w:pStyle w:val="Title2"/>
        <w:jc w:val="left"/>
      </w:pPr>
      <w:r>
        <w:tab/>
      </w:r>
    </w:p>
    <w:p w14:paraId="500C1052" w14:textId="79DAE769" w:rsidR="004625E1" w:rsidRDefault="004625E1" w:rsidP="001823DC">
      <w:pPr>
        <w:pStyle w:val="Title2"/>
        <w:jc w:val="left"/>
      </w:pPr>
      <w:r>
        <w:tab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D21EF7" w14:textId="77777777" w:rsidR="00CD300C" w:rsidRDefault="00CD300C">
      <w:pPr>
        <w:spacing w:line="240" w:lineRule="auto"/>
      </w:pPr>
      <w:r>
        <w:separator/>
      </w:r>
    </w:p>
    <w:p w14:paraId="2CFA9B69" w14:textId="77777777" w:rsidR="00CD300C" w:rsidRDefault="00CD300C"/>
  </w:endnote>
  <w:endnote w:type="continuationSeparator" w:id="0">
    <w:p w14:paraId="299B2F1D" w14:textId="77777777" w:rsidR="00CD300C" w:rsidRDefault="00CD300C">
      <w:pPr>
        <w:spacing w:line="240" w:lineRule="auto"/>
      </w:pPr>
      <w:r>
        <w:continuationSeparator/>
      </w:r>
    </w:p>
    <w:p w14:paraId="416B30C5" w14:textId="77777777" w:rsidR="00CD300C" w:rsidRDefault="00CD300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CAACEF7" w14:textId="77777777" w:rsidR="00CD300C" w:rsidRDefault="00CD300C">
      <w:pPr>
        <w:spacing w:line="240" w:lineRule="auto"/>
      </w:pPr>
      <w:r>
        <w:separator/>
      </w:r>
    </w:p>
    <w:p w14:paraId="3FD2C674" w14:textId="77777777" w:rsidR="00CD300C" w:rsidRDefault="00CD300C"/>
  </w:footnote>
  <w:footnote w:type="continuationSeparator" w:id="0">
    <w:p w14:paraId="621770D3" w14:textId="77777777" w:rsidR="00CD300C" w:rsidRDefault="00CD300C">
      <w:pPr>
        <w:spacing w:line="240" w:lineRule="auto"/>
      </w:pPr>
      <w:r>
        <w:continuationSeparator/>
      </w:r>
    </w:p>
    <w:p w14:paraId="38502A71" w14:textId="77777777" w:rsidR="00CD300C" w:rsidRDefault="00CD300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00698CB0" w:rsidR="00E81978" w:rsidRDefault="002E5ACE">
    <w:pPr>
      <w:pStyle w:val="Header"/>
    </w:pPr>
    <w:r>
      <w:t>BUSINESS AND MANAGEMENT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28CA650E" w:rsidR="00E81978" w:rsidRDefault="005D3A03">
    <w:pPr>
      <w:pStyle w:val="Header"/>
      <w:rPr>
        <w:rStyle w:val="Strong"/>
      </w:rPr>
    </w:pPr>
    <w:r>
      <w:t xml:space="preserve">Running head: </w:t>
    </w:r>
    <w:r w:rsidR="002E5ACE">
      <w:t>BUSINESS AND MANAGEMENT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gUAaLy6XiwAAAA="/>
  </w:docVars>
  <w:rsids>
    <w:rsidRoot w:val="005C39B5"/>
    <w:rsid w:val="00040170"/>
    <w:rsid w:val="0004511E"/>
    <w:rsid w:val="00081B84"/>
    <w:rsid w:val="000A40AE"/>
    <w:rsid w:val="000B50A6"/>
    <w:rsid w:val="000D3F41"/>
    <w:rsid w:val="000E4AE9"/>
    <w:rsid w:val="00105EB8"/>
    <w:rsid w:val="00127B21"/>
    <w:rsid w:val="001823DC"/>
    <w:rsid w:val="001B7A41"/>
    <w:rsid w:val="001E4D8A"/>
    <w:rsid w:val="0021490F"/>
    <w:rsid w:val="0023260A"/>
    <w:rsid w:val="00270AC0"/>
    <w:rsid w:val="002878CF"/>
    <w:rsid w:val="0029178D"/>
    <w:rsid w:val="002E5ACE"/>
    <w:rsid w:val="00355DCA"/>
    <w:rsid w:val="00392AD4"/>
    <w:rsid w:val="003C047A"/>
    <w:rsid w:val="003D4CC1"/>
    <w:rsid w:val="004625E1"/>
    <w:rsid w:val="004724D7"/>
    <w:rsid w:val="00495A83"/>
    <w:rsid w:val="004D79DD"/>
    <w:rsid w:val="00551A02"/>
    <w:rsid w:val="005534FA"/>
    <w:rsid w:val="005B3A43"/>
    <w:rsid w:val="005C39B5"/>
    <w:rsid w:val="005D3A03"/>
    <w:rsid w:val="00695BE3"/>
    <w:rsid w:val="006A1F02"/>
    <w:rsid w:val="006A5E6D"/>
    <w:rsid w:val="007C4113"/>
    <w:rsid w:val="007E27C2"/>
    <w:rsid w:val="008002C0"/>
    <w:rsid w:val="008B6C11"/>
    <w:rsid w:val="008C5323"/>
    <w:rsid w:val="008D477A"/>
    <w:rsid w:val="008E217A"/>
    <w:rsid w:val="009108F7"/>
    <w:rsid w:val="00933770"/>
    <w:rsid w:val="00953333"/>
    <w:rsid w:val="009606C1"/>
    <w:rsid w:val="009A6A3B"/>
    <w:rsid w:val="009D7ECB"/>
    <w:rsid w:val="00A3232B"/>
    <w:rsid w:val="00A345C6"/>
    <w:rsid w:val="00A4396B"/>
    <w:rsid w:val="00A53F38"/>
    <w:rsid w:val="00AA1FD3"/>
    <w:rsid w:val="00AE0E31"/>
    <w:rsid w:val="00AE472B"/>
    <w:rsid w:val="00AF2002"/>
    <w:rsid w:val="00B823AA"/>
    <w:rsid w:val="00BA45DB"/>
    <w:rsid w:val="00BF4184"/>
    <w:rsid w:val="00C047DF"/>
    <w:rsid w:val="00C0601E"/>
    <w:rsid w:val="00C31D30"/>
    <w:rsid w:val="00C51F6A"/>
    <w:rsid w:val="00C73F44"/>
    <w:rsid w:val="00CD300C"/>
    <w:rsid w:val="00CD6E39"/>
    <w:rsid w:val="00CF6E91"/>
    <w:rsid w:val="00D85B68"/>
    <w:rsid w:val="00DA6517"/>
    <w:rsid w:val="00DB6675"/>
    <w:rsid w:val="00DE76A6"/>
    <w:rsid w:val="00E3004B"/>
    <w:rsid w:val="00E53777"/>
    <w:rsid w:val="00E6004D"/>
    <w:rsid w:val="00E81978"/>
    <w:rsid w:val="00EE5314"/>
    <w:rsid w:val="00EE6353"/>
    <w:rsid w:val="00F15186"/>
    <w:rsid w:val="00F379B7"/>
    <w:rsid w:val="00F525FA"/>
    <w:rsid w:val="00F61BB7"/>
    <w:rsid w:val="00FC2E89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586</Words>
  <Characters>3343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20-01-25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QVYev4kv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